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0363E2B9" w:rsidR="006D08F7" w:rsidRDefault="002966FB" w:rsidP="007F39CD">
      <w:pPr>
        <w:pStyle w:val="Thesissectionheading"/>
      </w:pPr>
      <w:r>
        <w:t>Developmental temperature, repeatability of metabolic rate at different temperatures</w:t>
      </w:r>
    </w:p>
    <w:p w14:paraId="7BEE72B8" w14:textId="047A4A64"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4" w:history="1">
        <w:r w:rsidRPr="00B0332F">
          <w:rPr>
            <w:rStyle w:val="Hyperlink"/>
          </w:rPr>
          <w:t>fonti.kar@gmail.com</w:t>
        </w:r>
      </w:hyperlink>
    </w:p>
    <w:p w14:paraId="30DB159A" w14:textId="4D13F1FD" w:rsidR="002966FB" w:rsidRDefault="002966FB" w:rsidP="007F39CD">
      <w:pPr>
        <w:pStyle w:val="Thesissectionheading"/>
      </w:pPr>
      <w:r>
        <w:t>Abstract</w:t>
      </w:r>
    </w:p>
    <w:p w14:paraId="089B62D3" w14:textId="56480168" w:rsidR="002966FB" w:rsidRDefault="002966FB" w:rsidP="007F39CD">
      <w:pPr>
        <w:pStyle w:val="Thesissectionheading"/>
      </w:pPr>
      <w:r>
        <w:t>Keywords</w:t>
      </w:r>
    </w:p>
    <w:p w14:paraId="762CD457" w14:textId="7A0A7153" w:rsidR="002966FB" w:rsidRDefault="00BF475F" w:rsidP="002966FB">
      <w:pPr>
        <w:pStyle w:val="Thesisnormal"/>
      </w:pPr>
      <w:r>
        <w:t>reaction norm, repeatability, heritability, metabolic rate, incubation temperature</w:t>
      </w:r>
    </w:p>
    <w:p w14:paraId="4B8EB3AB" w14:textId="6BA04904" w:rsidR="00F17EF8" w:rsidRDefault="00B178E1" w:rsidP="007F39CD">
      <w:pPr>
        <w:pStyle w:val="Thesissectionheading"/>
      </w:pPr>
      <w:r>
        <w:t>Introduction</w:t>
      </w:r>
    </w:p>
    <w:p w14:paraId="7F1E07E0" w14:textId="3E210C18" w:rsidR="00F17EF8" w:rsidRDefault="00F17EF8" w:rsidP="00F17EF8">
      <w:pPr>
        <w:pStyle w:val="Thesisnormal"/>
      </w:pPr>
    </w:p>
    <w:p w14:paraId="254EC978" w14:textId="5A294862" w:rsidR="0080090F" w:rsidRDefault="00B41612" w:rsidP="0080090F">
      <w:pPr>
        <w:pStyle w:val="Thesisnormal"/>
      </w:pPr>
      <w:r>
        <w:t xml:space="preserve">A substantial amount of variation in an individual’s phenotype is determined by </w:t>
      </w:r>
      <w:r w:rsidR="00E5174D">
        <w:t>formative</w:t>
      </w:r>
      <w:r>
        <w:t xml:space="preserve"> processes that occur during embryonic d</w:t>
      </w:r>
      <w:r w:rsidR="00F17EF8">
        <w:t>evelopment</w:t>
      </w:r>
      <w:r>
        <w:t>. As such, e</w:t>
      </w:r>
      <w:r w:rsidR="00F17EF8">
        <w:t xml:space="preserve">nvironmental </w:t>
      </w:r>
      <w:r w:rsidR="00885D54">
        <w:t>perturbations</w:t>
      </w:r>
      <w:r w:rsidR="00F17EF8">
        <w:t xml:space="preserve"> </w:t>
      </w:r>
      <w:r>
        <w:t xml:space="preserve">during this sensitive period </w:t>
      </w:r>
      <w:r w:rsidR="00F17EF8">
        <w:t xml:space="preserve">can result in </w:t>
      </w:r>
      <w:r w:rsidR="003907F1">
        <w:t>persistent</w:t>
      </w:r>
      <w:r w:rsidR="00885D54">
        <w:t xml:space="preserve"> </w:t>
      </w:r>
      <w:r w:rsidR="00F17EF8">
        <w:t xml:space="preserve">changes to </w:t>
      </w:r>
      <w:r>
        <w:t>an individual’s physiology, morphology, behaviour and life history</w:t>
      </w:r>
      <w:r w:rsidR="0079245F">
        <w:t xml:space="preserve"> </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047CF0">
        <w:t>Development plasticity</w:t>
      </w:r>
      <w:r w:rsidR="00047CF0">
        <w:t xml:space="preserve"> </w:t>
      </w:r>
      <w:r w:rsidR="00A83923">
        <w:t>allow</w:t>
      </w:r>
      <w:r w:rsidR="00047CF0">
        <w:t>s</w:t>
      </w:r>
      <w:r w:rsidR="00BE5917">
        <w:t xml:space="preserve"> </w:t>
      </w:r>
      <w:r w:rsidR="00A83923">
        <w:t>embryos to prime themselves to environments th</w:t>
      </w:r>
      <w:r w:rsidR="00E5174D">
        <w:t>ey</w:t>
      </w:r>
      <w:r w:rsidR="00A83923">
        <w:t xml:space="preserve"> will eventually survive in</w:t>
      </w:r>
      <w:r w:rsidR="00047CF0">
        <w:t>,</w:t>
      </w:r>
      <w:r w:rsidR="00E5174D">
        <w:t xml:space="preserve"> provided that</w:t>
      </w:r>
      <w:r w:rsidR="00047CF0">
        <w:t xml:space="preserve"> early</w:t>
      </w:r>
      <w:r w:rsidR="00E5174D">
        <w:t xml:space="preserve"> cues are predictive of later life</w:t>
      </w:r>
      <w:r w:rsidR="00047CF0">
        <w:t xml:space="preserve"> conditions</w:t>
      </w:r>
      <w:r w:rsidR="0079245F">
        <w:fldChar w:fldCharType="begin"/>
      </w:r>
      <w:r w:rsidR="0079245F">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79245F">
        <w:fldChar w:fldCharType="separate"/>
      </w:r>
      <w:r w:rsidR="0079245F">
        <w:rPr>
          <w:noProof/>
        </w:rPr>
        <w:t>(</w:t>
      </w:r>
      <w:proofErr w:type="spellStart"/>
      <w:r w:rsidR="0079245F">
        <w:rPr>
          <w:noProof/>
        </w:rPr>
        <w:t>Beldade</w:t>
      </w:r>
      <w:proofErr w:type="spellEnd"/>
      <w:r w:rsidR="0079245F">
        <w:rPr>
          <w:noProof/>
        </w:rPr>
        <w:t xml:space="preserve"> et al., 2011)</w:t>
      </w:r>
      <w:r w:rsidR="0079245F">
        <w:fldChar w:fldCharType="end"/>
      </w:r>
      <w:r w:rsidR="00E5174D">
        <w:t xml:space="preserve">. </w:t>
      </w:r>
      <w:r w:rsidR="00047CF0">
        <w:t xml:space="preserve">These responses have significant </w:t>
      </w:r>
      <w:r w:rsidR="0080090F">
        <w:t>impacts</w:t>
      </w:r>
      <w:r w:rsidR="00047CF0">
        <w:t xml:space="preserve"> such as changing </w:t>
      </w:r>
      <w:r w:rsidR="00A83923">
        <w:t>population dynamics and facilitat</w:t>
      </w:r>
      <w:r w:rsidR="00047CF0">
        <w:t>ing</w:t>
      </w:r>
      <w:r w:rsidR="00A83923">
        <w:t xml:space="preserve"> the evolution of novel traits for selection to act upo</w:t>
      </w:r>
      <w:r w:rsidR="00D23CD0">
        <w:t>n</w:t>
      </w:r>
      <w:r w:rsidR="001B01CC">
        <w:t xml:space="preserve"> </w:t>
      </w:r>
      <w:r w:rsidR="001B01CC">
        <w:fldChar w:fldCharType="begin"/>
      </w:r>
      <w:r w:rsidR="001B01CC">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B01CC">
        <w:fldChar w:fldCharType="separate"/>
      </w:r>
      <w:r w:rsidR="001B01CC">
        <w:rPr>
          <w:noProof/>
        </w:rPr>
        <w:t>(Forsman, 2014; Moczek et al., 2011; West-Eberhard, 2003)</w:t>
      </w:r>
      <w:r w:rsidR="001B01CC">
        <w:fldChar w:fldCharType="end"/>
      </w:r>
      <w:r w:rsidR="00A83923">
        <w:t>.</w:t>
      </w:r>
      <w:r w:rsidR="0080090F" w:rsidRPr="0080090F">
        <w:t xml:space="preserve"> </w:t>
      </w:r>
      <w:r w:rsidR="0080090F">
        <w:t xml:space="preserve">Despite its importance for persistence under changing environments, we </w:t>
      </w:r>
      <w:r w:rsidR="0080090F">
        <w:t xml:space="preserve">still </w:t>
      </w:r>
      <w:r w:rsidR="0080090F">
        <w:t xml:space="preserve">have a limited understanding on how developmental cues can </w:t>
      </w:r>
      <w:r w:rsidR="0080090F">
        <w:t>influence</w:t>
      </w:r>
      <w:r w:rsidR="0080090F">
        <w:t xml:space="preserve"> an individual’s capacity to adjust to environment</w:t>
      </w:r>
      <w:r w:rsidR="00F544E6">
        <w:t xml:space="preserve"> </w:t>
      </w:r>
      <w:r w:rsidR="00F544E6">
        <w:fldChar w:fldCharType="begin"/>
      </w:r>
      <w:r w:rsidR="00F544E6">
        <w:instrText xml:space="preserve"> ADDIN ZOTERO_ITEM CSL_CITATION {"citationID":"U7zG3JGP","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544E6">
        <w:fldChar w:fldCharType="separate"/>
      </w:r>
      <w:r w:rsidR="00F544E6">
        <w:rPr>
          <w:noProof/>
        </w:rPr>
        <w:t>(Ghalambor et al., 2007)</w:t>
      </w:r>
      <w:r w:rsidR="00F544E6">
        <w:fldChar w:fldCharType="end"/>
      </w:r>
      <w:r w:rsidR="0080090F">
        <w:t xml:space="preserve">. </w:t>
      </w:r>
    </w:p>
    <w:p w14:paraId="6A3ECA1A" w14:textId="77777777" w:rsidR="00BD5AC4" w:rsidRDefault="00BD5AC4" w:rsidP="00B35650">
      <w:pPr>
        <w:pStyle w:val="Thesisnormal"/>
      </w:pPr>
    </w:p>
    <w:p w14:paraId="71452D26" w14:textId="37F3E0EA" w:rsidR="00093641" w:rsidRDefault="00B35650" w:rsidP="00B35650">
      <w:pPr>
        <w:pStyle w:val="Thesisnormal"/>
      </w:pPr>
      <w:r>
        <w:t xml:space="preserve">After birth, </w:t>
      </w:r>
      <w:r w:rsidR="003907F1">
        <w:t xml:space="preserve">an individual’s </w:t>
      </w:r>
      <w:r w:rsidR="00B41612">
        <w:t xml:space="preserve">phenotype </w:t>
      </w:r>
      <w:r w:rsidR="003907F1">
        <w:t xml:space="preserve">can also exhibit </w:t>
      </w:r>
      <w:r w:rsidR="00C93C8F">
        <w:t>reversible</w:t>
      </w:r>
      <w:r w:rsidR="003907F1">
        <w:t xml:space="preserve"> plasticity in response to</w:t>
      </w:r>
      <w:r w:rsidR="00B41612">
        <w:t xml:space="preserve"> environmental variation (</w:t>
      </w:r>
      <w:r w:rsidR="003907F1">
        <w:t xml:space="preserve">I </w:t>
      </w:r>
      <w:r w:rsidR="00B41612">
        <w:t>x E)</w:t>
      </w:r>
      <w:r w:rsidR="003907F1">
        <w:t xml:space="preserve">. </w:t>
      </w:r>
      <w:r w:rsidR="00DE4460">
        <w:t>Such flexibility</w:t>
      </w:r>
      <w:r w:rsidR="003907F1">
        <w:t xml:space="preserve"> may confer adaptive benefi</w:t>
      </w:r>
      <w:r w:rsidR="00B67FDA">
        <w:t xml:space="preserve">ts, </w:t>
      </w:r>
      <w:r w:rsidR="003907F1">
        <w:t>allow</w:t>
      </w:r>
      <w:r w:rsidR="00B67FDA">
        <w:t xml:space="preserve">ing </w:t>
      </w:r>
      <w:r w:rsidR="003907F1">
        <w:t>individuals to</w:t>
      </w:r>
      <w:r w:rsidR="00F879E5">
        <w:t xml:space="preserve"> compensate for environmental changes </w:t>
      </w:r>
      <w:r w:rsidR="00B67FDA">
        <w:t>h</w:t>
      </w:r>
      <w:r w:rsidR="00070128">
        <w:t>owever,</w:t>
      </w:r>
      <w:r w:rsidR="00F879E5">
        <w:t xml:space="preserve"> </w:t>
      </w:r>
      <w:r w:rsidR="00B67FDA">
        <w:t xml:space="preserve">in some cases, plasticity </w:t>
      </w:r>
      <w:r w:rsidR="00F879E5">
        <w:t xml:space="preserve">may be result in maladaptive outcomes </w:t>
      </w:r>
      <w:r w:rsidR="00B67FDA">
        <w:fldChar w:fldCharType="begin"/>
      </w:r>
      <w:r w:rsidR="00B67FDA">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B67FDA">
        <w:fldChar w:fldCharType="separate"/>
      </w:r>
      <w:r w:rsidR="00B67FDA">
        <w:rPr>
          <w:noProof/>
        </w:rPr>
        <w:t>(Angilletta Jr et al., 2003; Ghalambor et al., 2007)</w:t>
      </w:r>
      <w:r w:rsidR="00B67FDA">
        <w:fldChar w:fldCharType="end"/>
      </w:r>
      <w:r w:rsidR="00F879E5">
        <w:t>.</w:t>
      </w:r>
      <w:r w:rsidR="00DE4460">
        <w:t xml:space="preserve"> </w:t>
      </w:r>
      <w:r w:rsidR="00DE4460">
        <w:t>Reversible plasticity can be broadly</w:t>
      </w:r>
      <w:r w:rsidR="00DE4460">
        <w:t xml:space="preserve"> </w:t>
      </w:r>
      <w:r w:rsidR="00DE4460">
        <w:t>classified into two categories, namely acute plasticity</w:t>
      </w:r>
      <w:r w:rsidR="00DE4460">
        <w:t xml:space="preserve"> and </w:t>
      </w:r>
      <w:r w:rsidR="00DE4460">
        <w:t>acclimation.</w:t>
      </w:r>
      <w:r w:rsidR="00DE4460">
        <w:t xml:space="preserve"> Acute plasticity describes the sensitivity of labile traits induced by short-term exposure to an environmental cue such as heart rate in response to hypoxia. </w:t>
      </w:r>
      <w:r w:rsidR="00DC6858">
        <w:t>This form of plasticity</w:t>
      </w:r>
      <w:r w:rsidR="00DE4460">
        <w:t xml:space="preserve"> can be represented by a reaction norm across different environments </w:t>
      </w:r>
      <w:r w:rsidR="005E06FA">
        <w:fldChar w:fldCharType="begin"/>
      </w:r>
      <w:r w:rsidR="005E06FA">
        <w:instrText xml:space="preserve"> ADDIN ZOTERO_ITEM CSL_CITATION {"citationID":"0wN0EfIq","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5E06FA">
        <w:fldChar w:fldCharType="separate"/>
      </w:r>
      <w:r w:rsidR="005E06FA">
        <w:rPr>
          <w:noProof/>
        </w:rPr>
        <w:t>(Via et al., 1995)</w:t>
      </w:r>
      <w:r w:rsidR="005E06FA">
        <w:fldChar w:fldCharType="end"/>
      </w:r>
      <w:r w:rsidR="00DE4460">
        <w:t xml:space="preserve">. </w:t>
      </w:r>
      <w:r w:rsidR="00DE4460">
        <w:t>Acclimation</w:t>
      </w:r>
      <w:r w:rsidR="00DC6858">
        <w:t>,</w:t>
      </w:r>
      <w:r w:rsidR="00DE4460">
        <w:t xml:space="preserve"> on the other hand, requires chronic exposure to an environmental cue and remodelling of physiological systems </w:t>
      </w:r>
      <w:r w:rsidR="00DC6858">
        <w:t>and results in shifting of</w:t>
      </w:r>
      <w:r w:rsidR="00DE4460">
        <w:t xml:space="preserve"> the </w:t>
      </w:r>
      <w:r w:rsidR="00DC6858">
        <w:t xml:space="preserve">reaction norm </w:t>
      </w:r>
      <w:r w:rsidR="00DE4460">
        <w:t xml:space="preserve">optimum </w:t>
      </w:r>
      <w:r w:rsidR="005E06FA">
        <w:fldChar w:fldCharType="begin"/>
      </w:r>
      <w:r w:rsidR="005E06FA">
        <w:instrText xml:space="preserve"> ADDIN ZOTERO_ITEM CSL_CITATION {"citationID":"BAdpi6Im","properties":{"formattedCitation":"(Seebacher, 2005; Seebacher et al., 2015)","plainCitation":"(Seebacher, 2005; Seebacher et al., 201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E06FA">
        <w:fldChar w:fldCharType="separate"/>
      </w:r>
      <w:r w:rsidR="005E06FA">
        <w:rPr>
          <w:noProof/>
        </w:rPr>
        <w:t>(Seebacher, 2005; Seebacher et al., 2015)</w:t>
      </w:r>
      <w:r w:rsidR="005E06FA">
        <w:fldChar w:fldCharType="end"/>
      </w:r>
      <w:r w:rsidR="002A5DD3">
        <w:t>.</w:t>
      </w:r>
      <w:r w:rsidR="00DE4460">
        <w:t xml:space="preserve"> </w:t>
      </w:r>
      <w:r w:rsidR="00D76AFF">
        <w:t>T</w:t>
      </w:r>
      <w:r w:rsidR="00963D21">
        <w:t xml:space="preserve">raditionally, developmental plasticity and </w:t>
      </w:r>
      <w:r w:rsidR="00963D21">
        <w:lastRenderedPageBreak/>
        <w:t xml:space="preserve">reversible plasticity are considered as separate biological processes, </w:t>
      </w:r>
      <w:r w:rsidR="00D76AFF">
        <w:t xml:space="preserve">yet </w:t>
      </w:r>
      <w:r w:rsidR="00070128">
        <w:t>recent</w:t>
      </w:r>
      <w:r w:rsidR="00F879E5">
        <w:t xml:space="preserve"> evidence </w:t>
      </w:r>
      <w:r w:rsidR="00963D21">
        <w:t>suggests</w:t>
      </w:r>
      <w:r w:rsidR="00F879E5">
        <w:t xml:space="preserve"> that </w:t>
      </w:r>
      <w:r w:rsidR="004904EB">
        <w:t>early developmental</w:t>
      </w:r>
      <w:r w:rsidR="00F879E5">
        <w:t xml:space="preserve"> cues</w:t>
      </w:r>
      <w:r w:rsidR="004904EB">
        <w:t xml:space="preserve"> may</w:t>
      </w:r>
      <w:r w:rsidR="00F879E5">
        <w:t xml:space="preserve"> actually</w:t>
      </w:r>
      <w:r w:rsidR="004904EB">
        <w:t xml:space="preserve"> </w:t>
      </w:r>
      <w:r w:rsidR="00D76AFF">
        <w:t>underpin</w:t>
      </w:r>
      <w:r w:rsidR="004904EB">
        <w:t xml:space="preserve"> the capacity</w:t>
      </w:r>
      <w:r w:rsidR="00D76AFF">
        <w:t xml:space="preserve"> </w:t>
      </w:r>
      <w:r w:rsidR="004904EB">
        <w:t>for phenotypes</w:t>
      </w:r>
      <w:r w:rsidR="00D76AFF">
        <w:t xml:space="preserve"> to change</w:t>
      </w:r>
      <w:r w:rsidR="005C1DAA">
        <w:t xml:space="preserve"> </w:t>
      </w:r>
      <w:r w:rsidR="004904EB">
        <w:t xml:space="preserve">later in life </w:t>
      </w:r>
      <w:r w:rsidR="004904EB">
        <w:fldChar w:fldCharType="begin"/>
      </w:r>
      <w:r w:rsidR="00A75108">
        <w:instrText xml:space="preserve"> ADDIN ZOTERO_ITEM CSL_CITATION {"citationID":"DLkcEYEm","properties":{"formattedCitation":"(Beaman et al., 2016; Seebacher et al., 2014)","plainCitation":"(Beaman et al., 2016; Seebacher et al., 2014)","noteIndex":0},"citationItems":[{"id":"EVLm6rNL/At3lk3BH","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EVLm6rNL/JM4jsWXm","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4904EB">
        <w:fldChar w:fldCharType="separate"/>
      </w:r>
      <w:r w:rsidR="00BF3330">
        <w:rPr>
          <w:noProof/>
        </w:rPr>
        <w:t>(Beaman et al., 2016; Seebacher et al., 2014)</w:t>
      </w:r>
      <w:r w:rsidR="004904EB">
        <w:fldChar w:fldCharType="end"/>
      </w:r>
      <w:r w:rsidR="004904EB">
        <w:t xml:space="preserve">. </w:t>
      </w:r>
    </w:p>
    <w:p w14:paraId="47944E1A" w14:textId="77777777" w:rsidR="00093641" w:rsidRDefault="00093641" w:rsidP="00B35650">
      <w:pPr>
        <w:pStyle w:val="Thesisnormal"/>
      </w:pPr>
    </w:p>
    <w:p w14:paraId="2D3821B6" w14:textId="6F908983" w:rsidR="0013395F" w:rsidRDefault="00E43890" w:rsidP="00B35650">
      <w:pPr>
        <w:pStyle w:val="Thesisnormal"/>
      </w:pPr>
      <w:r>
        <w:t xml:space="preserve">Environment-phenotype mismatch occurs when developmental cues fails to predict later life environments. </w:t>
      </w:r>
      <w:r w:rsidR="00BF3330">
        <w:t>This</w:t>
      </w:r>
      <w:r w:rsidR="00893960">
        <w:t xml:space="preserve"> negatively influences</w:t>
      </w:r>
      <w:r w:rsidR="00BF3330">
        <w:t xml:space="preserve"> fitness because individuals would </w:t>
      </w:r>
      <w:r w:rsidR="00893960">
        <w:t>express</w:t>
      </w:r>
      <w:r w:rsidR="00BF3330">
        <w:t xml:space="preserve"> suboptimal traits </w:t>
      </w:r>
      <w:r w:rsidR="003C5025">
        <w:t>relative to</w:t>
      </w:r>
      <w:r w:rsidR="00BF3330">
        <w:t xml:space="preserve"> the environment. However,</w:t>
      </w:r>
      <w:r w:rsidR="0013395F">
        <w:t xml:space="preserve"> reversible plasticity </w:t>
      </w:r>
      <w:r w:rsidR="00F96733">
        <w:t xml:space="preserve">modulated by developmental cues </w:t>
      </w:r>
      <w:r w:rsidR="0013395F">
        <w:t>may alleviate the costs of mismatches</w:t>
      </w:r>
      <w:r w:rsidR="00BF3330">
        <w:t xml:space="preserve"> by allowing further fine tuning of the phenotype</w:t>
      </w:r>
      <w:r w:rsidR="00893960">
        <w:t xml:space="preserve"> to track environmental variability</w:t>
      </w:r>
      <w:r w:rsidR="002C3153">
        <w:t xml:space="preserve"> </w:t>
      </w:r>
      <w:r w:rsidR="002C3153">
        <w:fldChar w:fldCharType="begin"/>
      </w:r>
      <w:r w:rsidR="002C3153">
        <w:instrText xml:space="preserve"> ADDIN ZOTERO_ITEM CSL_CITATION {"citationID":"5rg63P6Y","properties":{"formattedCitation":"(Beaman et al., 2016)","plainCitation":"(Beaman et al., 2016)","noteIndex":0},"citationItems":[{"id":"EVLm6rNL/At3lk3BH","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2C3153">
        <w:fldChar w:fldCharType="separate"/>
      </w:r>
      <w:r w:rsidR="002C3153">
        <w:rPr>
          <w:noProof/>
        </w:rPr>
        <w:t>(Beaman et al., 2016)</w:t>
      </w:r>
      <w:r w:rsidR="002C3153">
        <w:fldChar w:fldCharType="end"/>
      </w:r>
      <w:r w:rsidR="00F96733">
        <w:t xml:space="preserve">. </w:t>
      </w:r>
      <w:r w:rsidR="00B46D63">
        <w:t>For example</w:t>
      </w:r>
      <w:r w:rsidR="00F202F0">
        <w:t xml:space="preserve">, </w:t>
      </w:r>
      <w:r w:rsidR="00D44D61">
        <w:t>intertidal gastropod</w:t>
      </w:r>
      <w:r w:rsidR="00F202F0">
        <w:t xml:space="preserve"> from different shorelines exhibited varied abilities to acclimate</w:t>
      </w:r>
    </w:p>
    <w:p w14:paraId="61498A50" w14:textId="5D4C1526" w:rsidR="00F202F0" w:rsidRDefault="00F202F0" w:rsidP="00B35650">
      <w:pPr>
        <w:pStyle w:val="Thesisnormal"/>
      </w:pPr>
    </w:p>
    <w:p w14:paraId="4AD436D5" w14:textId="10F51A11" w:rsidR="00F202F0" w:rsidRDefault="00F202F0" w:rsidP="00B35650">
      <w:pPr>
        <w:pStyle w:val="Thesisnormal"/>
      </w:pPr>
      <w:r>
        <w:t xml:space="preserve">flexibility in heat tolerance was determined by development at high temperatures only, a result that was consistent </w:t>
      </w:r>
      <w:r>
        <w:t>two different</w:t>
      </w:r>
      <w:r>
        <w:t xml:space="preserve"> populations of an intertidal copepod </w:t>
      </w:r>
      <w:r>
        <w:fldChar w:fldCharType="begin"/>
      </w:r>
      <w:r>
        <w:instrText xml:space="preserve"> ADDIN ZOTERO_ITEM CSL_CITATION {"citationID":"nosrsqRe","properties":{"formattedCitation":"(Healy et al., 2019)","plainCitation":"(Healy et al., 2019)","noteIndex":0},"citationItems":[{"id":3618,"uris":["http://zotero.org/users/1379426/items/U8NDQSBP"],"uri":["http://zotero.org/users/1379426/items/U8NDQSBP"],"itemData":{"id":3618,"type":"article-journal","abstract":"Skip to Next Section\nIn response to environmental change, organisms rely on both genetic adaptation and phenotypic plasticity to adjust key traits that are necessary for survival and reproduction. Given the accelerating rate of climate change, plasticity may be particularly important. For organisms in warming aquatic habitats, upper thermal tolerance is likely to be a key trait, and many organisms express plasticity in this trait in response to developmental or adulthood temperatures. Although plasticity at one life stage may influence plasticity at another life stage, relatively little is known about this possibility for thermal tolerance. Here, we used locally adapted populations of the copepod Tigriopus californicus to investigate these potential effects in an intertidal ectotherm. We found that low latitude populations had greater critical thermal maxima (CTmax) than high latitude populations, and variation in developmental temperature altered CTmax plasticity in adults. After development at 25°C, CTmax was plastic in adults, whereas no adulthood plasticity in this trait was observed after development at 20°C. This pattern was identical across four populations, suggesting that local thermal adaptation has not shaped this effect among these populations. Differences in the capacities to maintain ATP synthesis rates and to induce heat shock proteins at high temperatures, two likely mechanisms of local adaptation in this species, were consistent with changes in CTmax owing to phenotypic plasticity, which suggests that there is likely mechanistic overlap between the effects of plasticity and adaptation. Together, these results indicate that developmental effects may have substantial impacts on upper thermal tolerance plasticity in adult ectotherms.","container-title":"Journal of Experimental Biology","DOI":"10.1242/jeb.213405","ISSN":"0022-0949, 1477-9145","issue":"22","language":"en","note":"publisher: The Company of Biologists Ltd\nsection: Research Article\nPMID: 31597734","source":"jeb.biologists.org","title":"Variation in developmental temperature alters adulthood plasticity of thermal tolerance in Tigriopus californicus","URL":"https://jeb.biologists.org/content/222/22/jeb213405","volume":"222","author":[{"family":"Healy","given":"Timothy M."},{"family":"Bock","given":"Antonia K."},{"family":"Burton","given":"Ronald S."}],"accessed":{"date-parts":[["2020",9,7]]},"issued":{"date-parts":[["2019",11,15]]}}}],"schema":"https://github.com/citation-style-language/schema/raw/master/csl-citation.json"} </w:instrText>
      </w:r>
      <w:r>
        <w:fldChar w:fldCharType="separate"/>
      </w:r>
      <w:r>
        <w:rPr>
          <w:noProof/>
        </w:rPr>
        <w:t>(Healy et al., 2019)</w:t>
      </w:r>
      <w:r>
        <w:fldChar w:fldCharType="end"/>
      </w:r>
      <w:r>
        <w:t>.</w:t>
      </w:r>
    </w:p>
    <w:p w14:paraId="2D4CBF52" w14:textId="695D3AF8" w:rsidR="00BD5AC4" w:rsidRDefault="00BD5AC4" w:rsidP="00B35650">
      <w:pPr>
        <w:pStyle w:val="Thesisnormal"/>
      </w:pPr>
    </w:p>
    <w:p w14:paraId="38AC3AE0" w14:textId="572C9111" w:rsidR="00483A46" w:rsidRDefault="00DA6554" w:rsidP="00B35650">
      <w:pPr>
        <w:pStyle w:val="Thesisnormal"/>
      </w:pPr>
      <w:r>
        <w:t>Much of current</w:t>
      </w:r>
      <w:r w:rsidR="004904EB">
        <w:t xml:space="preserve"> research on the impacts of developmental environments </w:t>
      </w:r>
      <w:r w:rsidR="009C6967">
        <w:t>focus</w:t>
      </w:r>
      <w:r>
        <w:t>es</w:t>
      </w:r>
      <w:r w:rsidR="009C6967">
        <w:t xml:space="preserve"> on changes in the phenotypic mean</w:t>
      </w:r>
      <w:r w:rsidR="000512D2">
        <w:t xml:space="preserve">. </w:t>
      </w:r>
      <w:r>
        <w:t>However, i</w:t>
      </w:r>
      <w:r w:rsidR="000512D2">
        <w:t>n order to understand the evolutionary implications</w:t>
      </w:r>
      <w:r w:rsidR="009C6967">
        <w:t xml:space="preserve"> </w:t>
      </w:r>
      <w:r w:rsidR="000512D2">
        <w:t xml:space="preserve">of developmental </w:t>
      </w:r>
      <w:r>
        <w:t>responses</w:t>
      </w:r>
      <w:r w:rsidR="000512D2">
        <w:t xml:space="preserve"> we need to also consider its influence on phenotypic variability.</w:t>
      </w:r>
      <w:r>
        <w:t xml:space="preserve"> In order to evolutionary change to occur, there must be consistent variation among individuals that selection can operation on. Such variation is represented by repeatability which is the proportion of total variance that is attributed to consistent individual differences. Thus, one of the first steps of understanding whether developmental responses can impact evolution is to quantify repeatability</w:t>
      </w:r>
      <w:r w:rsidR="000E6057">
        <w:t xml:space="preserve"> across different developmental contexts</w:t>
      </w:r>
      <w:r>
        <w:t xml:space="preserve">. </w:t>
      </w:r>
      <w:r w:rsidR="00E76A4D">
        <w:t>[</w:t>
      </w:r>
      <w:r w:rsidR="003D1A05">
        <w:t>Studies that show variation x devo plasticity – Rose and refs within, limited to certain taxa</w:t>
      </w:r>
      <w:proofErr w:type="gramStart"/>
      <w:r w:rsidR="003D1A05">
        <w:t>].[</w:t>
      </w:r>
      <w:proofErr w:type="gramEnd"/>
      <w:r w:rsidR="003D1A05">
        <w:t xml:space="preserve">Need more estimates in wide range of taxa to see if the capacity to be selected on is altered by developmental experiences] </w:t>
      </w:r>
      <w:r w:rsidR="007F39CD">
        <w:t xml:space="preserve"> [ Why would devo environments change variance at different environments]</w:t>
      </w:r>
    </w:p>
    <w:p w14:paraId="796C6F19" w14:textId="4FEF0D1D" w:rsidR="00E76A4D" w:rsidRDefault="00E76A4D" w:rsidP="00B35650">
      <w:pPr>
        <w:pStyle w:val="Thesisnormal"/>
      </w:pPr>
    </w:p>
    <w:p w14:paraId="20D6F544" w14:textId="718C0279" w:rsidR="00E76A4D" w:rsidRDefault="00E76A4D" w:rsidP="00B35650">
      <w:pPr>
        <w:pStyle w:val="Thesisnormal"/>
      </w:pPr>
      <w:r>
        <w:t>[Mechanisms: developmental stress may undo stabilising agents in the DNA, revealing cryptic genetic variation which manifests as variation in the phenotype.]</w:t>
      </w:r>
    </w:p>
    <w:p w14:paraId="4AFD8D92" w14:textId="77777777" w:rsidR="00BD5AC4" w:rsidRDefault="00BD5AC4" w:rsidP="00F17EF8">
      <w:pPr>
        <w:pStyle w:val="Thesisnormal"/>
      </w:pPr>
    </w:p>
    <w:p w14:paraId="2B51C592" w14:textId="7918702C" w:rsidR="00885D54" w:rsidRDefault="00885D54" w:rsidP="00F17EF8">
      <w:pPr>
        <w:pStyle w:val="Thesisnormal"/>
      </w:pPr>
      <w:commentRangeStart w:id="0"/>
      <w:r>
        <w:t xml:space="preserve">Metabolic rate </w:t>
      </w:r>
      <w:commentRangeEnd w:id="0"/>
      <w:r w:rsidR="00E5174D">
        <w:rPr>
          <w:rStyle w:val="CommentReference"/>
          <w:rFonts w:asciiTheme="minorHAnsi" w:hAnsiTheme="minorHAnsi"/>
          <w:lang w:val="en-US"/>
        </w:rPr>
        <w:commentReference w:id="0"/>
      </w:r>
      <w:r w:rsidR="00644B35">
        <w:t xml:space="preserve">is </w:t>
      </w:r>
      <w:r w:rsidR="00127B0A">
        <w:t xml:space="preserve">highly labile and previous work have shown that is it repeatable/heritable trait. </w:t>
      </w:r>
      <w:r w:rsidR="008C5E6D">
        <w:t>At the individual level, m</w:t>
      </w:r>
      <w:r w:rsidR="00127B0A">
        <w:t xml:space="preserve">etabolic rate determines energy budgets which has </w:t>
      </w:r>
      <w:r w:rsidR="008C5E6D">
        <w:t>important consequences on resource allocation and life history evolution</w:t>
      </w:r>
      <w:r w:rsidR="00127B0A">
        <w:t xml:space="preserve">] </w:t>
      </w:r>
      <w:r w:rsidR="00644B35">
        <w:t xml:space="preserve">strongly integrated with </w:t>
      </w:r>
      <w:r w:rsidR="00127B0A">
        <w:t xml:space="preserve">other </w:t>
      </w:r>
      <w:r w:rsidR="00644B35">
        <w:t>fitness related traits.</w:t>
      </w:r>
      <w:r w:rsidR="008C5E6D">
        <w:t xml:space="preserve"> Across </w:t>
      </w:r>
      <w:r w:rsidR="00334FA6">
        <w:t>broad</w:t>
      </w:r>
      <w:r w:rsidR="008C5E6D">
        <w:t xml:space="preserve"> scales, metabolic rate </w:t>
      </w:r>
      <w:proofErr w:type="gramStart"/>
      <w:r w:rsidR="008C5E6D">
        <w:t>have</w:t>
      </w:r>
      <w:proofErr w:type="gramEnd"/>
      <w:r w:rsidR="008C5E6D">
        <w:t xml:space="preserve"> been shown to underpin community structure</w:t>
      </w:r>
      <w:r w:rsidR="00334FA6">
        <w:t>s. [Devo x MR] [Indeed, metabolic rate and its variability have been shown to change with temp (), XX () and XX], but how that interacts with developmental environments still needs to be established.</w:t>
      </w:r>
    </w:p>
    <w:p w14:paraId="6AE7711F" w14:textId="4BEBA739" w:rsidR="00885D54" w:rsidRDefault="00885D54" w:rsidP="00F17EF8">
      <w:pPr>
        <w:pStyle w:val="Thesisnormal"/>
      </w:pPr>
    </w:p>
    <w:p w14:paraId="45642AD8" w14:textId="5CE82D2E" w:rsidR="00EF3815" w:rsidRPr="00644B35" w:rsidRDefault="004179F6" w:rsidP="00644B35">
      <w:pPr>
        <w:spacing w:before="240"/>
        <w:ind w:firstLine="720"/>
        <w:contextualSpacing/>
        <w:rPr>
          <w:rFonts w:eastAsia="Calibri" w:cs="Times New Roman"/>
          <w:lang w:val="en-GB"/>
        </w:rPr>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individual responses to acute temperature chang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as the repeatability of metabolic rate at </w:t>
      </w:r>
      <w:commentRangeStart w:id="1"/>
      <w:r w:rsidR="00EF3815">
        <w:rPr>
          <w:rFonts w:eastAsia="Calibri" w:cs="Times New Roman"/>
          <w:lang w:val="en-GB"/>
        </w:rPr>
        <w:t xml:space="preserve">different temperatures </w:t>
      </w:r>
      <w:r w:rsidR="000268A4">
        <w:rPr>
          <w:rFonts w:eastAsia="Calibri" w:cs="Times New Roman"/>
          <w:lang w:val="en-GB"/>
        </w:rPr>
        <w:t>and phenotypic correlations of metabolic rate among temperatures.</w:t>
      </w:r>
      <w:r w:rsidR="003C35DA">
        <w:rPr>
          <w:rFonts w:eastAsia="Calibri" w:cs="Times New Roman"/>
          <w:lang w:val="en-GB"/>
        </w:rPr>
        <w:t xml:space="preserve"> </w:t>
      </w:r>
      <w:commentRangeEnd w:id="1"/>
      <w:r w:rsidR="00644B35">
        <w:rPr>
          <w:rStyle w:val="CommentReference"/>
          <w:rFonts w:asciiTheme="minorHAnsi" w:hAnsiTheme="minorHAnsi"/>
          <w:lang w:val="en-US"/>
        </w:rPr>
        <w:commentReference w:id="1"/>
      </w:r>
      <w:r w:rsidR="003C35DA">
        <w:rPr>
          <w:rFonts w:eastAsia="Calibri" w:cs="Times New Roman"/>
          <w:lang w:val="en-GB"/>
        </w:rPr>
        <w:t>Over XX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w:t>
      </w:r>
      <w:r w:rsidR="003C35DA">
        <w:rPr>
          <w:rFonts w:eastAsia="Calibri" w:cs="Times New Roman"/>
          <w:lang w:val="en-GB"/>
        </w:rPr>
        <w:lastRenderedPageBreak/>
        <w:t xml:space="preserve">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the 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temperature-specific repeatability; and finally (</w:t>
      </w:r>
      <w:r w:rsidR="00CD7FA5">
        <w:rPr>
          <w:rFonts w:eastAsia="Calibri" w:cs="Times New Roman"/>
          <w:lang w:val="en-GB"/>
        </w:rPr>
        <w:t>3</w:t>
      </w:r>
      <w:r w:rsidR="007D6DCC">
        <w:rPr>
          <w:rFonts w:eastAsia="Calibri" w:cs="Times New Roman"/>
          <w:lang w:val="en-GB"/>
        </w:rPr>
        <w:t xml:space="preserve">) the phenotypic and genetic correlations of metabolic rate among different temperatures? </w:t>
      </w:r>
      <w:r w:rsidR="00125B6F">
        <w:rPr>
          <w:rFonts w:eastAsia="Calibri" w:cs="Times New Roman"/>
          <w:lang w:val="en-GB"/>
        </w:rPr>
        <w:t xml:space="preserve">We expect lizards that hatched from the hot developmental temperature </w:t>
      </w:r>
      <w:proofErr w:type="spellStart"/>
      <w:r w:rsidR="00125B6F">
        <w:rPr>
          <w:rFonts w:eastAsia="Calibri" w:cs="Times New Roman"/>
          <w:lang w:val="en-GB"/>
        </w:rPr>
        <w:t>ould</w:t>
      </w:r>
      <w:proofErr w:type="spellEnd"/>
      <w:r w:rsidR="00125B6F">
        <w:rPr>
          <w:rFonts w:eastAsia="Calibri" w:cs="Times New Roman"/>
          <w:lang w:val="en-GB"/>
        </w:rPr>
        <w:t xml:space="preserve"> have on average higher metabolic rates. [Predictions about slope]. Moreover, we expect increases in repeatability as well as heritability under high thermal stress. Our experimental approach will provide important insights of how changing thermal regimes can affect the capacity for metabolic rate to undergo section as well its evolutionary potential. </w:t>
      </w:r>
    </w:p>
    <w:p w14:paraId="11E338AB" w14:textId="58C47A09" w:rsidR="00B178E1" w:rsidRDefault="00D17ED6" w:rsidP="007F39CD">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6AB99AFE"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7F584FB8"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 xml:space="preserve">L. </w:t>
      </w:r>
      <w:proofErr w:type="spellStart"/>
      <w:r w:rsidR="004179F6" w:rsidRPr="004179F6">
        <w:rPr>
          <w:rFonts w:eastAsia="Calibri" w:cs="Times New Roman"/>
          <w:i/>
          <w:lang w:val="en-GB"/>
        </w:rPr>
        <w:t>delicata</w:t>
      </w:r>
      <w:proofErr w:type="spellEnd"/>
      <w:r w:rsidR="004179F6" w:rsidRPr="004179F6">
        <w:rPr>
          <w:rFonts w:eastAsia="Calibri" w:cs="Times New Roman"/>
          <w:lang w:val="en-GB"/>
        </w:rPr>
        <w:t xml:space="preserve"> (</w:t>
      </w:r>
      <w:proofErr w:type="spellStart"/>
      <w:r w:rsidR="004179F6" w:rsidRPr="004179F6">
        <w:rPr>
          <w:rFonts w:eastAsia="Calibri" w:cs="Times New Roman"/>
          <w:lang w:val="en-GB"/>
        </w:rPr>
        <w:t>n</w:t>
      </w:r>
      <w:r w:rsidR="004179F6" w:rsidRPr="004179F6">
        <w:rPr>
          <w:rFonts w:eastAsia="Calibri" w:cs="Times New Roman"/>
          <w:vertAlign w:val="subscript"/>
          <w:lang w:val="en-GB"/>
        </w:rPr>
        <w:t>females</w:t>
      </w:r>
      <w:proofErr w:type="spellEnd"/>
      <w:r w:rsidR="004179F6" w:rsidRPr="004179F6">
        <w:rPr>
          <w:rFonts w:eastAsia="Calibri" w:cs="Times New Roman"/>
          <w:lang w:val="en-GB"/>
        </w:rPr>
        <w:t xml:space="preserve"> = </w:t>
      </w:r>
      <w:proofErr w:type="gramStart"/>
      <w:r w:rsidR="004179F6" w:rsidRPr="004179F6">
        <w:rPr>
          <w:rFonts w:eastAsia="Calibri" w:cs="Times New Roman"/>
          <w:lang w:val="en-GB"/>
        </w:rPr>
        <w:t xml:space="preserve">144,  </w:t>
      </w:r>
      <w:proofErr w:type="spellStart"/>
      <w:r w:rsidR="004179F6" w:rsidRPr="004179F6">
        <w:rPr>
          <w:rFonts w:eastAsia="Calibri" w:cs="Times New Roman"/>
          <w:lang w:val="en-GB"/>
        </w:rPr>
        <w:t>n</w:t>
      </w:r>
      <w:r w:rsidR="004179F6" w:rsidRPr="004179F6">
        <w:rPr>
          <w:rFonts w:eastAsia="Calibri" w:cs="Times New Roman"/>
          <w:vertAlign w:val="subscript"/>
          <w:lang w:val="en-GB"/>
        </w:rPr>
        <w:t>males</w:t>
      </w:r>
      <w:proofErr w:type="spellEnd"/>
      <w:proofErr w:type="gramEnd"/>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2"/>
      <w:r w:rsidR="004179F6" w:rsidRPr="00406BF7">
        <w:rPr>
          <w:rFonts w:eastAsia="Calibri" w:cs="Times New Roman"/>
          <w:lang w:val="en-GB"/>
        </w:rPr>
        <w:t>Tail tissue samples (~1 mm) were taken from adults that were from enclosures producing eggs for DNA extraction (see below). All tissues were stored in 70% ethanol</w:t>
      </w:r>
      <w:commentRangeEnd w:id="2"/>
      <w:r w:rsidR="00406BF7" w:rsidRPr="00406BF7">
        <w:rPr>
          <w:rStyle w:val="CommentReference"/>
          <w:rFonts w:asciiTheme="minorHAnsi" w:hAnsiTheme="minorHAnsi"/>
          <w:lang w:val="en-US"/>
        </w:rPr>
        <w:commentReference w:id="2"/>
      </w:r>
      <w:r w:rsidR="004179F6" w:rsidRPr="00406BF7">
        <w:rPr>
          <w:rFonts w:eastAsia="Calibri" w:cs="Times New Roman"/>
          <w:lang w:val="en-GB"/>
        </w:rPr>
        <w:t>.</w:t>
      </w:r>
      <w:r w:rsidR="004179F6" w:rsidRPr="004179F6">
        <w:rPr>
          <w:rFonts w:eastAsia="Calibri" w:cs="Times New Roman"/>
          <w:lang w:val="en-GB"/>
        </w:rPr>
        <w:t xml:space="preserve">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3"/>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3"/>
      <w:r w:rsidR="008A188E">
        <w:rPr>
          <w:rStyle w:val="CommentReference"/>
          <w:rFonts w:asciiTheme="minorHAnsi" w:hAnsiTheme="minorHAnsi"/>
          <w:lang w:val="en-US"/>
        </w:rPr>
        <w:commentReference w:id="3"/>
      </w:r>
      <w:r w:rsidRPr="004179F6">
        <w:rPr>
          <w:rFonts w:eastAsia="Calibri" w:cs="Times New Roman"/>
          <w:lang w:val="en-GB"/>
        </w:rPr>
        <w:t>We used two incubators to precisely control the temperature of eggs (</w:t>
      </w:r>
      <w:proofErr w:type="spellStart"/>
      <w:r w:rsidRPr="004179F6">
        <w:rPr>
          <w:rFonts w:eastAsia="Calibri" w:cs="Times New Roman"/>
          <w:lang w:val="en-GB"/>
        </w:rPr>
        <w:t>LabWit</w:t>
      </w:r>
      <w:proofErr w:type="spellEnd"/>
      <w:r w:rsidRPr="004179F6">
        <w:rPr>
          <w:rFonts w:eastAsia="Calibri" w:cs="Times New Roman"/>
          <w:lang w:val="en-GB"/>
        </w:rPr>
        <w:t xml:space="preserve">, ZXSD-R1090). The ‘hot’ treatment was exposed to a mean temperature of 29ºC whereas the </w:t>
      </w:r>
      <w:r w:rsidRPr="004179F6">
        <w:rPr>
          <w:rFonts w:eastAsia="Calibri" w:cs="Times New Roman"/>
          <w:lang w:val="en-GB"/>
        </w:rPr>
        <w:lastRenderedPageBreak/>
        <w:t>‘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 xml:space="preserve">L. </w:t>
      </w:r>
      <w:proofErr w:type="spellStart"/>
      <w:r w:rsidRPr="004179F6">
        <w:rPr>
          <w:rFonts w:eastAsia="Calibri" w:cs="Times New Roman"/>
          <w:i/>
          <w:iCs/>
          <w:lang w:val="en-GB"/>
        </w:rPr>
        <w:t>delicata</w:t>
      </w:r>
      <w:proofErr w:type="spellEnd"/>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29.36 days (SD = 2.17, range = 15 - 49) days and 48.48 days (SD = 4.18, range = 25 - 56) for the ‘cold’ treatment</w:t>
      </w:r>
      <w:commentRangeStart w:id="4"/>
      <w:r w:rsidR="008A188E" w:rsidRPr="008A188E">
        <w:rPr>
          <w:rFonts w:eastAsia="Calibri" w:cs="Times New Roman"/>
          <w:lang w:val="en-GB"/>
        </w:rPr>
        <w:t xml:space="preserve"> (Kar et al unpublished – Chapter 3).</w:t>
      </w:r>
      <w:commentRangeEnd w:id="4"/>
      <w:r w:rsidR="008A188E">
        <w:rPr>
          <w:rStyle w:val="CommentReference"/>
          <w:rFonts w:asciiTheme="minorHAnsi" w:hAnsiTheme="minorHAnsi"/>
          <w:lang w:val="en-US"/>
        </w:rPr>
        <w:commentReference w:id="4"/>
      </w:r>
    </w:p>
    <w:p w14:paraId="5F672059" w14:textId="1250E96D" w:rsidR="00037F1D" w:rsidRDefault="00037F1D" w:rsidP="009313D4">
      <w:pPr>
        <w:pStyle w:val="Thesisnormal"/>
      </w:pPr>
    </w:p>
    <w:p w14:paraId="66804BF3" w14:textId="6CEE0FE7"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proofErr w:type="gramStart"/>
      <w:r>
        <w:rPr>
          <w:rFonts w:eastAsia="Yu Gothic Light" w:cs="Times New Roman"/>
          <w:i/>
          <w:color w:val="000000"/>
          <w:sz w:val="26"/>
          <w:szCs w:val="26"/>
        </w:rPr>
        <w:t>And</w:t>
      </w:r>
      <w:proofErr w:type="gramEnd"/>
      <w:r w:rsidRPr="009313D4">
        <w:rPr>
          <w:rFonts w:eastAsia="Yu Gothic Light" w:cs="Times New Roman"/>
          <w:i/>
          <w:color w:val="000000"/>
          <w:sz w:val="26"/>
          <w:szCs w:val="26"/>
        </w:rPr>
        <w:t xml:space="preserve"> Metabolic Rate At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proofErr w:type="gramStart"/>
      <w:r w:rsidR="009313D4" w:rsidRPr="009313D4">
        <w:rPr>
          <w:rFonts w:eastAsia="Yu Mincho" w:cs="Times New Roman"/>
        </w:rPr>
        <w:t>closed-system</w:t>
      </w:r>
      <w:proofErr w:type="gramEnd"/>
      <w:r w:rsidR="009313D4" w:rsidRPr="009313D4">
        <w:rPr>
          <w:rFonts w:eastAsia="Yu Mincho" w:cs="Times New Roman"/>
        </w:rPr>
        <w:t xml:space="preserve">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 xml:space="preserve">(Withers 1992; </w:t>
      </w:r>
      <w:proofErr w:type="spellStart"/>
      <w:r w:rsidR="009313D4" w:rsidRPr="009313D4">
        <w:rPr>
          <w:rFonts w:eastAsia="Calibri" w:cs="Times New Roman"/>
          <w:lang w:val="en-GB"/>
        </w:rPr>
        <w:t>Mathot</w:t>
      </w:r>
      <w:proofErr w:type="spellEnd"/>
      <w:r w:rsidR="009313D4" w:rsidRPr="009313D4">
        <w:rPr>
          <w:rFonts w:eastAsia="Calibri" w:cs="Times New Roman"/>
          <w:lang w:val="en-GB"/>
        </w:rPr>
        <w:t xml:space="preserve"> &amp; </w:t>
      </w:r>
      <w:proofErr w:type="spellStart"/>
      <w:r w:rsidR="009313D4" w:rsidRPr="009313D4">
        <w:rPr>
          <w:rFonts w:eastAsia="Calibri" w:cs="Times New Roman"/>
          <w:lang w:val="en-GB"/>
        </w:rPr>
        <w:t>Dingemanse</w:t>
      </w:r>
      <w:proofErr w:type="spellEnd"/>
      <w:r w:rsidR="009313D4" w:rsidRPr="009313D4">
        <w:rPr>
          <w:rFonts w:eastAsia="Calibri" w:cs="Times New Roman"/>
          <w:lang w:val="en-GB"/>
        </w:rPr>
        <w:t xml:space="preserv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w:t>
      </w:r>
      <w:proofErr w:type="gramStart"/>
      <w:r w:rsidR="009313D4" w:rsidRPr="009313D4">
        <w:rPr>
          <w:rFonts w:eastAsia="Yu Mincho" w:cs="Times New Roman"/>
        </w:rPr>
        <w:t>min</w:t>
      </w:r>
      <w:r w:rsidR="009313D4" w:rsidRPr="009313D4">
        <w:rPr>
          <w:rFonts w:eastAsia="Yu Mincho" w:cs="Times New Roman"/>
          <w:vertAlign w:val="superscript"/>
        </w:rPr>
        <w:t>-1</w:t>
      </w:r>
      <w:proofErr w:type="gramEnd"/>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24E00EA0"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3C3D0C">
        <w:rPr>
          <w:color w:val="000000" w:themeColor="text1"/>
        </w:rPr>
        <w:t>ced</w:t>
      </w:r>
      <w:r w:rsidR="009313D4" w:rsidRPr="009313D4">
        <w:rPr>
          <w:rFonts w:eastAsia="Yu Mincho" w:cs="Times New Roman"/>
        </w:rPr>
        <w:t xml:space="preserve"> a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w:t>
      </w:r>
      <w:proofErr w:type="spellStart"/>
      <w:r w:rsidRPr="009313D4">
        <w:rPr>
          <w:rFonts w:eastAsia="Yu Mincho" w:cs="Times New Roman"/>
        </w:rPr>
        <w:t>Drierite</w:t>
      </w:r>
      <w:proofErr w:type="spellEnd"/>
      <w:r w:rsidRPr="009313D4">
        <w:rPr>
          <w:rFonts w:eastAsia="Yu Mincho" w:cs="Times New Roman"/>
        </w:rPr>
        <w:t>. Output peaks were processed using the R package ‘</w:t>
      </w:r>
      <w:proofErr w:type="spellStart"/>
      <w:r w:rsidRPr="009313D4">
        <w:rPr>
          <w:rFonts w:eastAsia="Yu Mincho" w:cs="Times New Roman"/>
        </w:rPr>
        <w:t>metabR</w:t>
      </w:r>
      <w:proofErr w:type="spellEnd"/>
      <w:r w:rsidRPr="009313D4">
        <w:rPr>
          <w:rFonts w:eastAsia="Yu Mincho" w:cs="Times New Roman"/>
        </w:rPr>
        <w:t>’ (</w:t>
      </w:r>
      <w:hyperlink r:id="rId9"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CE05B0"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w:t>
      </w:r>
      <w:proofErr w:type="spellStart"/>
      <w:r w:rsidRPr="009313D4">
        <w:rPr>
          <w:rFonts w:eastAsia="Yu Mincho" w:cs="Times New Roman"/>
        </w:rPr>
        <w:t>V</w:t>
      </w:r>
      <w:r w:rsidRPr="009313D4">
        <w:rPr>
          <w:rFonts w:eastAsia="Yu Mincho" w:cs="Times New Roman"/>
          <w:vertAlign w:val="subscript"/>
        </w:rPr>
        <w:t>chamber</w:t>
      </w:r>
      <w:proofErr w:type="spellEnd"/>
      <w:r w:rsidRPr="009313D4">
        <w:rPr>
          <w:rFonts w:eastAsia="Yu Mincho" w:cs="Times New Roman"/>
          <w:vertAlign w:val="subscript"/>
        </w:rPr>
        <w:t xml:space="preserve">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w:t>
      </w:r>
      <w:proofErr w:type="spellStart"/>
      <w:r w:rsidRPr="009313D4">
        <w:rPr>
          <w:rFonts w:eastAsia="Yu Mincho" w:cs="Times New Roman"/>
        </w:rPr>
        <w:t>V</w:t>
      </w:r>
      <w:r w:rsidRPr="009313D4">
        <w:rPr>
          <w:rFonts w:eastAsia="Yu Mincho" w:cs="Times New Roman"/>
          <w:vertAlign w:val="subscript"/>
        </w:rPr>
        <w:t>lizard</w:t>
      </w:r>
      <w:proofErr w:type="spellEnd"/>
      <w:r w:rsidRPr="009313D4">
        <w:rPr>
          <w:rFonts w:eastAsia="Yu Mincho" w:cs="Times New Roman"/>
        </w:rPr>
        <w:t xml:space="preserve"> is the </w:t>
      </w:r>
      <w:r w:rsidRPr="009313D4">
        <w:rPr>
          <w:rFonts w:eastAsia="Yu Mincho" w:cs="Times New Roman"/>
        </w:rPr>
        <w:lastRenderedPageBreak/>
        <w:t xml:space="preserve">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7F39CD">
      <w:pPr>
        <w:pStyle w:val="Thesissectionheading"/>
      </w:pPr>
      <w:r w:rsidRPr="00B178E1">
        <w:t>Statistical analysis</w:t>
      </w:r>
    </w:p>
    <w:p w14:paraId="363D5D0F" w14:textId="3F005278"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4904EB">
        <w:rPr>
          <w:rFonts w:cs="Times New Roman"/>
          <w:lang w:val="en-GB"/>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proofErr w:type="gramStart"/>
      <w:r w:rsidR="00483ACE">
        <w:t>was</w:t>
      </w:r>
      <w:proofErr w:type="gramEnd"/>
      <w:r w:rsidR="00483ACE">
        <w:t xml:space="preserve">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DE7706">
        <w:t>XXXX</w:t>
      </w:r>
      <w:r w:rsidR="00DE7706" w:rsidRPr="00471098">
        <w:t xml:space="preserve"> iterations with a burn in of </w:t>
      </w:r>
      <w:r w:rsidR="00DE7706">
        <w:t>XXXX,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404F2003"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r w:rsidR="00853D81">
        <w:t>.</w:t>
      </w:r>
    </w:p>
    <w:p w14:paraId="2FB988BD" w14:textId="6C9F4F66" w:rsidR="00AC0F4D" w:rsidRDefault="00A0549D" w:rsidP="004F02F9">
      <w:pPr>
        <w:pStyle w:val="BodyText"/>
        <w:ind w:firstLine="720"/>
      </w:pPr>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used model selection to determine the most appropriate random effects structure for our analysis. We </w:t>
      </w:r>
      <w:r w:rsidR="00773921">
        <w:t xml:space="preserve">compared WAIC values of </w:t>
      </w:r>
      <w:r>
        <w:t>four different models</w:t>
      </w:r>
      <w:r w:rsidR="00773921">
        <w:t xml:space="preserve"> with varying </w:t>
      </w:r>
      <w:r w:rsidR="005F5ED0">
        <w:t>complexity</w:t>
      </w:r>
      <w:r w:rsidR="00773921">
        <w:t xml:space="preserve"> of random effects (Table SX). In all models, temperature and body mass were included as fixed effects. </w:t>
      </w:r>
      <w:r w:rsidR="003C3D0C">
        <w:t xml:space="preserve">Despite our efforts in running more iterations and setting </w:t>
      </w:r>
      <w:r w:rsidR="00692E8B">
        <w:t xml:space="preserve">stronger </w:t>
      </w:r>
      <w:r w:rsidR="003C3D0C">
        <w:t>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w:t>
      </w:r>
      <w:r w:rsidR="005F6F0E">
        <w:t>, sampling session number</w:t>
      </w:r>
      <w:r w:rsidR="00126DD9">
        <w:t xml:space="preserve"> and measurement error and a random slope for lizard identity only</w:t>
      </w:r>
      <w:r w:rsidR="000751A6">
        <w:t xml:space="preserve"> for all subsequent analyses</w:t>
      </w:r>
      <w:r w:rsidR="00F76634">
        <w:t xml:space="preserve"> unless stated otherwise</w:t>
      </w:r>
      <w:r w:rsidR="000751A6">
        <w:t xml:space="preserve">. </w:t>
      </w:r>
    </w:p>
    <w:p w14:paraId="5A4AFD89" w14:textId="71752105" w:rsidR="002504B3" w:rsidRDefault="000751A6" w:rsidP="002504B3">
      <w:pPr>
        <w:pStyle w:val="BodyText"/>
        <w:ind w:firstLine="720"/>
      </w:pPr>
      <w:r>
        <w:t>Heterogenous residual variance may influence estimates of repeatability</w:t>
      </w:r>
      <w:r w:rsidR="00CD7FA5">
        <w:t xml:space="preserve">. </w:t>
      </w:r>
      <w:r>
        <w:t xml:space="preserve">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w:t>
      </w:r>
      <w:r w:rsidR="00BE2FF5" w:rsidRPr="00CD7FA5">
        <w:t>values</w:t>
      </w:r>
      <w:r w:rsidRPr="00CD7FA5">
        <w:t xml:space="preserve">. </w:t>
      </w:r>
      <w:r w:rsidR="00EC5D25" w:rsidRPr="00CD7FA5">
        <w:t>Homogenous</w:t>
      </w:r>
      <w:r w:rsidRPr="00CD7FA5">
        <w:t xml:space="preserve"> variance was better supported </w:t>
      </w:r>
      <w:r w:rsidR="00EC5D25" w:rsidRPr="00CD7FA5">
        <w:t>by our data, as such we</w:t>
      </w:r>
      <w:r w:rsidR="00EC5D25">
        <w:t xml:space="preserve"> did not</w:t>
      </w:r>
      <w:r>
        <w:t xml:space="preserve"> incorporated heterogenous variance our</w:t>
      </w:r>
      <w:r w:rsidR="00CD7FA5">
        <w:t xml:space="preserve"> subsequent</w:t>
      </w:r>
      <w:r>
        <w:t xml:space="preserve"> models</w:t>
      </w:r>
      <w:r w:rsidR="00EC5D25">
        <w:t xml:space="preserve"> </w:t>
      </w:r>
      <w:r w:rsidR="00EC5D25" w:rsidRPr="00E91E80">
        <w:rPr>
          <w:highlight w:val="yellow"/>
        </w:rPr>
        <w:t>(Table SX)</w:t>
      </w:r>
      <w:r>
        <w:t xml:space="preserve">. </w:t>
      </w:r>
    </w:p>
    <w:p w14:paraId="468ABE38" w14:textId="166620F2" w:rsidR="002504B3" w:rsidRPr="002504B3" w:rsidRDefault="002504B3" w:rsidP="002504B3">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your sample size and statistical power to test hypotheses. </w:t>
      </w:r>
      <w:r w:rsidR="00DB5114">
        <w:t xml:space="preserve">We performed imputation during model fitting in all of analyses described below and also performed the same analyses using complete case data which are presented in the ESM. </w:t>
      </w:r>
      <w:r w:rsidR="00DB5114" w:rsidRPr="00DB5114">
        <w:rPr>
          <w:highlight w:val="yellow"/>
        </w:rPr>
        <w:t xml:space="preserve">Overall, conclusions did </w:t>
      </w:r>
      <w:proofErr w:type="gramStart"/>
      <w:r w:rsidR="00DB5114" w:rsidRPr="00DB5114">
        <w:rPr>
          <w:highlight w:val="yellow"/>
        </w:rPr>
        <w:t>match</w:t>
      </w:r>
      <w:r w:rsidR="00172D21">
        <w:rPr>
          <w:highlight w:val="yellow"/>
        </w:rPr>
        <w:t>ed</w:t>
      </w:r>
      <w:proofErr w:type="gramEnd"/>
      <w:r w:rsidR="00DB5114" w:rsidRPr="00DB5114">
        <w:rPr>
          <w:highlight w:val="yellow"/>
        </w:rPr>
        <w:t xml:space="preserve"> across imputation and complete case analyses and we therefore present the imputation analysis in the main text</w:t>
      </w:r>
    </w:p>
    <w:p w14:paraId="7F2B7151" w14:textId="5F0BE065" w:rsidR="00406BF7" w:rsidRDefault="00E91E80" w:rsidP="00406BF7">
      <w:pPr>
        <w:pStyle w:val="Thesissubheading"/>
        <w:rPr>
          <w:i w:val="0"/>
          <w:iCs/>
        </w:rPr>
      </w:pPr>
      <w:r>
        <w:lastRenderedPageBreak/>
        <w:t>D</w:t>
      </w:r>
      <w:r w:rsidR="00406BF7">
        <w:t>evelopmental temperature</w:t>
      </w:r>
      <w:r>
        <w:t xml:space="preserve"> and its</w:t>
      </w:r>
      <w:r w:rsidR="00406BF7">
        <w:t xml:space="preserve"> impact </w:t>
      </w:r>
      <w:r>
        <w:t xml:space="preserve">on </w:t>
      </w:r>
      <w:r w:rsidR="00406BF7">
        <w:t>thermal reaction norms of metabolic rate</w:t>
      </w:r>
    </w:p>
    <w:p w14:paraId="422134F3" w14:textId="77777777" w:rsidR="004F02F9" w:rsidRDefault="004F02F9" w:rsidP="004F02F9"/>
    <w:p w14:paraId="2862BD60" w14:textId="12099EE6" w:rsidR="00EC7F0B" w:rsidRPr="004F02F9" w:rsidRDefault="00EC7F0B" w:rsidP="00EC7F0B">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p>
    <w:p w14:paraId="70CB8EF5" w14:textId="79A8A399" w:rsidR="00406BF7" w:rsidRDefault="00E91E80" w:rsidP="00406BF7">
      <w:pPr>
        <w:pStyle w:val="Thesissubheading"/>
      </w:pPr>
      <w:r>
        <w:t xml:space="preserve">Does developmental temperature influence </w:t>
      </w:r>
      <w:r w:rsidR="00406BF7">
        <w:t>temperature specific repeatability</w:t>
      </w:r>
      <w:r>
        <w:t xml:space="preserve"> </w:t>
      </w:r>
      <w:r w:rsidR="00406BF7">
        <w:t xml:space="preserve">of metabolic rate? </w:t>
      </w:r>
    </w:p>
    <w:p w14:paraId="5A73B8EC" w14:textId="248A25C1" w:rsidR="006C3070" w:rsidRDefault="006C3070" w:rsidP="006C3070"/>
    <w:p w14:paraId="3ED53E00" w14:textId="733CF566" w:rsidR="00CD333D" w:rsidRDefault="00EF6C0A" w:rsidP="00A75108">
      <w:r>
        <w:t>We ran separate models for each treatment group t</w:t>
      </w:r>
      <w:r w:rsidR="006C3070">
        <w:t>o test</w:t>
      </w:r>
      <w:r>
        <w:t xml:space="preserve"> </w:t>
      </w:r>
      <w:r w:rsidR="004D610A">
        <w:t xml:space="preserve">whether </w:t>
      </w:r>
      <w:r>
        <w:t xml:space="preserve">developmental temperature may have impacted temperature-specific repeatability of metabolic rate. Each model had MR as the response and temperature, body mass and age as fixed effects. </w:t>
      </w:r>
      <w:r w:rsidR="00CD333D">
        <w:t>Temperature-specific repeatability was be calculated from the entire posterior distribution of the random effects. This is following</w:t>
      </w:r>
      <w:r w:rsidR="00CE05B0">
        <w:t xml:space="preserve"> </w:t>
      </w:r>
      <w:r w:rsidR="00CE05B0" w:rsidRPr="00CE05B0">
        <w:rPr>
          <w:highlight w:val="yellow"/>
        </w:rPr>
        <w:t>Chapter 3</w:t>
      </w:r>
      <w:r w:rsidR="00A75108">
        <w:t xml:space="preserve"> </w:t>
      </w:r>
      <w:r w:rsidR="00A75108">
        <w:fldChar w:fldCharType="begin"/>
      </w:r>
      <w:r w:rsidR="00A75108">
        <w:instrText xml:space="preserve"> ADDIN ZOTERO_ITEM CSL_CITATION {"citationID":"L9f9meb2","properties":{"formattedCitation":"(n.d., in review)","plainCitation":"(n.d., in review)","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proofErr w:type="spellStart"/>
      <w:r w:rsidR="00A75108" w:rsidRPr="00A75108">
        <w:t>Schielzeth</w:t>
      </w:r>
      <w:proofErr w:type="spellEnd"/>
      <w:r w:rsidR="00A75108" w:rsidRPr="00A75108">
        <w:t xml:space="preserve"> and Nakagawa</w:t>
      </w:r>
      <w:r w:rsidR="00A75108" w:rsidRPr="00A75108">
        <w:t xml:space="preserve"> </w:t>
      </w:r>
      <w:r w:rsidR="00A75108">
        <w:rPr>
          <w:noProof/>
        </w:rPr>
        <w:t>(n.d., in review)</w:t>
      </w:r>
      <w:r w:rsidR="00A75108">
        <w:fldChar w:fldCharType="end"/>
      </w:r>
      <w:r w:rsidR="00A75108">
        <w:t xml:space="preserve"> where: </w:t>
      </w:r>
    </w:p>
    <w:p w14:paraId="7BDA029B" w14:textId="75A2F3E9" w:rsidR="003F5756" w:rsidRDefault="003F5756" w:rsidP="00CD333D">
      <w:pPr>
        <w:ind w:firstLine="720"/>
      </w:pPr>
    </w:p>
    <w:p w14:paraId="6FD1C663" w14:textId="47424CE5" w:rsidR="00B178E1" w:rsidRDefault="00B178E1" w:rsidP="007F39CD">
      <w:pPr>
        <w:pStyle w:val="Thesissectionheading"/>
      </w:pPr>
      <w:r>
        <w:t>Results</w:t>
      </w:r>
    </w:p>
    <w:p w14:paraId="68EC9066" w14:textId="1D96DDCB" w:rsidR="0048399C" w:rsidRDefault="00E91E80" w:rsidP="00E91E80">
      <w:pPr>
        <w:pStyle w:val="Thesissubheading"/>
        <w:rPr>
          <w:i w:val="0"/>
          <w:iCs/>
        </w:rPr>
      </w:pPr>
      <w:r>
        <w:t>Developmental temperature and its impact on thermal reaction norms of metabolic rate</w:t>
      </w:r>
    </w:p>
    <w:p w14:paraId="0BBD44AB" w14:textId="3AB24B7A" w:rsidR="004F02F9" w:rsidRDefault="0048399C" w:rsidP="004F02F9">
      <w:r>
        <w:t>The model containing the interaction between treatment and temperature was best supported by WAIC</w:t>
      </w:r>
      <w:r w:rsidR="007F39CD">
        <w:t xml:space="preserve"> </w:t>
      </w:r>
      <w:r w:rsidR="00E939BA">
        <w:t>(Table IC values)</w:t>
      </w:r>
      <w:r>
        <w:t xml:space="preserve">. However, there was no evidence to suggest that </w:t>
      </w:r>
      <w:r w:rsidR="00B35578">
        <w:t xml:space="preserve">elevation or the slope of the </w:t>
      </w:r>
      <w:r>
        <w:t>thermal reaction norms of metabolic rate differed between developmental temperature</w:t>
      </w:r>
      <w:r w:rsidR="0022511E">
        <w:t>s</w:t>
      </w:r>
      <w:r w:rsidR="00E939BA">
        <w:t xml:space="preserve"> (Table Model </w:t>
      </w:r>
      <w:proofErr w:type="spellStart"/>
      <w:r w:rsidR="00E939BA">
        <w:t>coeffs</w:t>
      </w:r>
      <w:proofErr w:type="spellEnd"/>
      <w:r w:rsidR="00BB790C">
        <w:t>, Fig. X</w:t>
      </w:r>
      <w:r w:rsidR="00E939BA">
        <w:t xml:space="preserve">). </w:t>
      </w:r>
      <w:r w:rsidR="002876BD">
        <w:t xml:space="preserve">Temperature and body mass had positive effects on metabolic rate. The overall mass-scaling coefficient is </w:t>
      </w:r>
      <w:r w:rsidR="002876BD" w:rsidRPr="0009268A">
        <w:rPr>
          <w:highlight w:val="yellow"/>
        </w:rPr>
        <w:t>0.62 (95% CI: 0.51 – 0.73).</w:t>
      </w:r>
      <w:r w:rsidR="00AD5807">
        <w:t xml:space="preserve"> Model coefficients for the other models are presented in Table SXX - XX</w:t>
      </w:r>
    </w:p>
    <w:p w14:paraId="174AD041" w14:textId="7D673438" w:rsidR="00C73674" w:rsidRDefault="00566CB1" w:rsidP="00E91E80">
      <w:pPr>
        <w:pStyle w:val="Thesissubheading"/>
      </w:pPr>
      <w:r>
        <w:t>How d</w:t>
      </w:r>
      <w:r w:rsidR="00E91E80">
        <w:t xml:space="preserve">oes developmental temperature influence temperature specific repeatability </w:t>
      </w:r>
      <w:r>
        <w:t>(</w:t>
      </w:r>
      <w:r w:rsidR="00E91E80">
        <w:t>and heritability of metabolic rate?</w:t>
      </w:r>
      <w:r>
        <w:t>)</w:t>
      </w:r>
      <w:r w:rsidR="00E91E80">
        <w:t xml:space="preserve"> </w:t>
      </w:r>
    </w:p>
    <w:p w14:paraId="7B4B561B" w14:textId="6A3098C6" w:rsidR="00C73674" w:rsidRDefault="00C73674" w:rsidP="00C73674">
      <w:pPr>
        <w:pStyle w:val="Thesisnormal"/>
      </w:pPr>
    </w:p>
    <w:p w14:paraId="6561C615" w14:textId="2DB60D71" w:rsidR="00116F30" w:rsidRDefault="00116F30" w:rsidP="00C73674">
      <w:pPr>
        <w:pStyle w:val="Thesisnormal"/>
      </w:pPr>
      <w:r w:rsidRPr="00116F30">
        <w:t xml:space="preserve">Lizards born in cold developmental temperatures had on higher </w:t>
      </w:r>
      <w:r w:rsidR="00CF0D65" w:rsidRPr="00116F30">
        <w:t>repeatability</w:t>
      </w:r>
      <w:r w:rsidRPr="00116F30">
        <w:t xml:space="preserve"> compared to lizards from the hot developmental </w:t>
      </w:r>
      <w:r w:rsidR="00CF0D65" w:rsidRPr="00116F30">
        <w:t>temperature</w:t>
      </w:r>
      <w:r w:rsidRPr="00116F30">
        <w:t xml:space="preserve"> however, credible intervals overlap partially (Fig. XX, Table XX). Across both treatment grou</w:t>
      </w:r>
      <w:r w:rsidR="00CF0D65">
        <w:t>ps</w:t>
      </w:r>
      <w:r w:rsidR="00381C9B">
        <w:t>,</w:t>
      </w:r>
      <w:r w:rsidRPr="00116F30">
        <w:t xml:space="preserve"> repeatability did not change across acute temperatures (Fig.2, Table XX).  </w:t>
      </w:r>
    </w:p>
    <w:p w14:paraId="7AB70619" w14:textId="79E946FB" w:rsidR="007F39CD" w:rsidRDefault="007F39CD" w:rsidP="007F39CD">
      <w:pPr>
        <w:pStyle w:val="Thesissectionheading"/>
      </w:pPr>
      <w:r>
        <w:t>Discussion</w:t>
      </w:r>
    </w:p>
    <w:p w14:paraId="0555155B" w14:textId="372A60A7" w:rsidR="007F39CD" w:rsidRDefault="007F39CD" w:rsidP="007F39CD">
      <w:pPr>
        <w:pStyle w:val="Thesisnormal"/>
      </w:pPr>
      <w:r>
        <w:t>Developmental temperature did not influence the elevation or slope of the thermal reaction norm of metabolic rate. Nor did it change repeatability of metabolic rate at each temperature</w:t>
      </w:r>
      <w:r w:rsidR="00B67C11">
        <w:t xml:space="preserve">. </w:t>
      </w:r>
    </w:p>
    <w:p w14:paraId="7DD3B9E7" w14:textId="57419A14" w:rsidR="00B67C11" w:rsidRDefault="00B67C11" w:rsidP="007F39CD">
      <w:pPr>
        <w:pStyle w:val="Thesisnormal"/>
      </w:pPr>
    </w:p>
    <w:p w14:paraId="07BCA39A" w14:textId="77777777" w:rsidR="00B67C11" w:rsidRDefault="00B67C11" w:rsidP="007F39CD">
      <w:pPr>
        <w:pStyle w:val="Thesisnormal"/>
      </w:pPr>
      <w:r>
        <w:t xml:space="preserve">[No changes in reaction norm shape because both are acclimated to the same </w:t>
      </w:r>
      <w:proofErr w:type="gramStart"/>
      <w:r>
        <w:t>temperature?</w:t>
      </w:r>
      <w:proofErr w:type="gramEnd"/>
      <w:r>
        <w:t xml:space="preserve"> Thereby aligning reaction norms so may not observe differences. Need a cross factorial acclimation experiment to test this Devo Temp X </w:t>
      </w:r>
      <w:proofErr w:type="gramStart"/>
      <w:r>
        <w:t>acclimation</w:t>
      </w:r>
      <w:proofErr w:type="gramEnd"/>
      <w:r>
        <w:t xml:space="preserve"> X acute temp. Measuring only the linear part of the reaction norm, maybe differences are at extremes. Differences are trait specific.</w:t>
      </w:r>
    </w:p>
    <w:p w14:paraId="0AC0C843" w14:textId="72E845AF" w:rsidR="00B67C11" w:rsidRDefault="00B67C11" w:rsidP="007F39CD">
      <w:pPr>
        <w:pStyle w:val="Thesisnormal"/>
      </w:pPr>
      <w:r>
        <w:lastRenderedPageBreak/>
        <w:t>Variation in developmental cue might be key, both treatments have the same temperature fluctuations, therefore cost and benefit of acclimation is the same and may not result in differences.]</w:t>
      </w:r>
    </w:p>
    <w:p w14:paraId="463D874E" w14:textId="417CA5BC" w:rsidR="00B67C11" w:rsidRDefault="00B67C11" w:rsidP="007F39CD">
      <w:pPr>
        <w:pStyle w:val="Thesisnormal"/>
      </w:pPr>
    </w:p>
    <w:p w14:paraId="102DF83A" w14:textId="77777777" w:rsidR="00B67C11" w:rsidRDefault="00B67C11" w:rsidP="007F39CD">
      <w:pPr>
        <w:pStyle w:val="Thesisnormal"/>
      </w:pPr>
      <w:r>
        <w:t>[Potentially affects repeatability, cold higher than hot but this effect dissipates with imputation. Cold temp is actually a bit out of preferred/historical temperature ranges. Novel-</w:t>
      </w:r>
      <w:proofErr w:type="spellStart"/>
      <w:r>
        <w:t>ish</w:t>
      </w:r>
      <w:proofErr w:type="spellEnd"/>
      <w:r>
        <w:t xml:space="preserve"> environments may probably greater repeatability. </w:t>
      </w:r>
    </w:p>
    <w:p w14:paraId="65EEF470" w14:textId="38912BA4" w:rsidR="00B67C11" w:rsidRDefault="00B67C11" w:rsidP="007F39CD">
      <w:pPr>
        <w:pStyle w:val="Thesisnormal"/>
      </w:pPr>
      <w:r>
        <w:t xml:space="preserve">Alternatively, cold </w:t>
      </w:r>
      <w:r w:rsidR="008F1E67">
        <w:t>developmental cues may be actually signalling more variable conditions ahead as it is an unusual nest temperature and that promotes more individual variation and therefore evolutionary potential</w:t>
      </w:r>
      <w:r>
        <w:t>]</w:t>
      </w:r>
    </w:p>
    <w:p w14:paraId="3444059A" w14:textId="3097A250" w:rsidR="0093224E" w:rsidRDefault="0093224E" w:rsidP="007F39CD">
      <w:pPr>
        <w:pStyle w:val="Thesisnormal"/>
      </w:pPr>
    </w:p>
    <w:p w14:paraId="443AA7D6" w14:textId="1381ED6E" w:rsidR="0093224E" w:rsidRDefault="0093224E" w:rsidP="0093224E">
      <w:pPr>
        <w:pStyle w:val="Thesissectionheading"/>
      </w:pPr>
      <w:r>
        <w:t>Conclusions</w:t>
      </w:r>
    </w:p>
    <w:p w14:paraId="1F0EAF17" w14:textId="7728205D" w:rsidR="00BF7182" w:rsidRPr="007F39CD" w:rsidRDefault="00BF7182" w:rsidP="007F39CD">
      <w:pPr>
        <w:pStyle w:val="Thesissectionheading"/>
      </w:pPr>
      <w:r w:rsidRPr="007F39CD">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7F39CD">
      <w:pPr>
        <w:pStyle w:val="Thesissectionheading"/>
      </w:pPr>
      <w:r>
        <w:t>Acknowledgements</w:t>
      </w:r>
    </w:p>
    <w:p w14:paraId="526B5E54" w14:textId="775F2992"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 xml:space="preserve">assistance. Special thanks to Christine Wilson. </w:t>
      </w:r>
    </w:p>
    <w:p w14:paraId="4BECF759" w14:textId="31C9C2F1" w:rsidR="00B178E1" w:rsidRDefault="00B178E1" w:rsidP="007F39CD">
      <w:pPr>
        <w:pStyle w:val="Thesissectionheading"/>
      </w:pPr>
      <w:r>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04T16:20:00Z" w:initials="f">
    <w:p w14:paraId="01F06FFB" w14:textId="49F66F86" w:rsidR="00E5174D" w:rsidRDefault="00E5174D">
      <w:pPr>
        <w:pStyle w:val="CommentText"/>
      </w:pPr>
      <w:r>
        <w:rPr>
          <w:rStyle w:val="CommentReference"/>
        </w:rPr>
        <w:annotationRef/>
      </w:r>
      <w:r>
        <w:t>Not sure where to this should go or should ditch? Or integrate with last paragraph below?</w:t>
      </w:r>
    </w:p>
  </w:comment>
  <w:comment w:id="1" w:author="fonti.kar@gmail.com" w:date="2020-09-04T13:57:00Z" w:initials="f">
    <w:p w14:paraId="64BE14BB" w14:textId="2212B08A" w:rsidR="00644B35" w:rsidRDefault="00644B35">
      <w:pPr>
        <w:pStyle w:val="CommentText"/>
      </w:pPr>
      <w:r>
        <w:rPr>
          <w:rStyle w:val="CommentReference"/>
        </w:rPr>
        <w:annotationRef/>
      </w:r>
      <w:r>
        <w:t>May not do this depending on models and time</w:t>
      </w:r>
    </w:p>
  </w:comment>
  <w:comment w:id="2" w:author="fonti.kar@gmail.com" w:date="2020-09-01T13:12:00Z" w:initials="f">
    <w:p w14:paraId="2F34DEBE" w14:textId="4D45D888" w:rsidR="00406BF7" w:rsidRDefault="00406BF7">
      <w:pPr>
        <w:pStyle w:val="CommentText"/>
      </w:pPr>
      <w:r>
        <w:rPr>
          <w:rStyle w:val="CommentReference"/>
        </w:rPr>
        <w:annotationRef/>
      </w:r>
      <w:r>
        <w:t>For SNP dataset and GRM and Depends if we can fit G matrix in imputation model</w:t>
      </w:r>
    </w:p>
  </w:comment>
  <w:comment w:id="3" w:author="fonti.kar@gmail.com" w:date="2020-09-01T10:40:00Z" w:initials="f">
    <w:p w14:paraId="420F197B" w14:textId="78EFE353" w:rsidR="008A188E" w:rsidRDefault="008A188E">
      <w:pPr>
        <w:pStyle w:val="CommentText"/>
      </w:pPr>
      <w:r>
        <w:rPr>
          <w:rStyle w:val="CommentReference"/>
        </w:rPr>
        <w:annotationRef/>
      </w:r>
      <w:r>
        <w:t xml:space="preserve">Can I replace this with, eggs were processed and incubated following Kar et al unpublished (Chapter </w:t>
      </w:r>
      <w:proofErr w:type="gramStart"/>
      <w:r>
        <w:t>3).</w:t>
      </w:r>
      <w:proofErr w:type="gramEnd"/>
    </w:p>
  </w:comment>
  <w:comment w:id="4" w:author="fonti.kar@gmail.com" w:date="2020-09-01T10:42:00Z" w:initials="f">
    <w:p w14:paraId="28881278" w14:textId="0A5400E1" w:rsidR="008A188E" w:rsidRDefault="008A188E">
      <w:pPr>
        <w:pStyle w:val="CommentText"/>
      </w:pPr>
      <w:r>
        <w:rPr>
          <w:rStyle w:val="CommentReference"/>
        </w:rPr>
        <w:annotationRef/>
      </w:r>
      <w:r>
        <w:t>OR should I calculate this for this sample of eggs in this stu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F06FFB" w15:done="0"/>
  <w15:commentEx w15:paraId="64BE14BB" w15:done="0"/>
  <w15:commentEx w15:paraId="2F34DEBE" w15:done="0"/>
  <w15:commentEx w15:paraId="420F197B" w15:done="0"/>
  <w15:commentEx w15:paraId="288812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7C1" w16cex:dateUtc="2020-09-04T06:20:00Z"/>
  <w16cex:commentExtensible w16cex:durableId="22FCC63A" w16cex:dateUtc="2020-09-04T03:57:00Z"/>
  <w16cex:commentExtensible w16cex:durableId="22F8C745" w16cex:dateUtc="2020-09-01T03:12:00Z"/>
  <w16cex:commentExtensible w16cex:durableId="22F8A382" w16cex:dateUtc="2020-09-01T00:40:00Z"/>
  <w16cex:commentExtensible w16cex:durableId="22F8A3FF" w16cex:dateUtc="2020-09-01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F06FFB" w16cid:durableId="22FCE7C1"/>
  <w16cid:commentId w16cid:paraId="64BE14BB" w16cid:durableId="22FCC63A"/>
  <w16cid:commentId w16cid:paraId="2F34DEBE" w16cid:durableId="22F8C745"/>
  <w16cid:commentId w16cid:paraId="420F197B" w16cid:durableId="22F8A382"/>
  <w16cid:commentId w16cid:paraId="28881278" w16cid:durableId="22F8A3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32A2"/>
    <w:rsid w:val="000268A4"/>
    <w:rsid w:val="00026BA1"/>
    <w:rsid w:val="00027594"/>
    <w:rsid w:val="00035EBA"/>
    <w:rsid w:val="00036854"/>
    <w:rsid w:val="00037F1D"/>
    <w:rsid w:val="00047CF0"/>
    <w:rsid w:val="000512D2"/>
    <w:rsid w:val="00060EA5"/>
    <w:rsid w:val="00065772"/>
    <w:rsid w:val="00070128"/>
    <w:rsid w:val="000751A6"/>
    <w:rsid w:val="00076B26"/>
    <w:rsid w:val="000809C1"/>
    <w:rsid w:val="00086DED"/>
    <w:rsid w:val="00091EC6"/>
    <w:rsid w:val="0009268A"/>
    <w:rsid w:val="00093641"/>
    <w:rsid w:val="000A0958"/>
    <w:rsid w:val="000C66D7"/>
    <w:rsid w:val="000E6057"/>
    <w:rsid w:val="00116F30"/>
    <w:rsid w:val="00125B6F"/>
    <w:rsid w:val="00126DD9"/>
    <w:rsid w:val="00127B0A"/>
    <w:rsid w:val="0013395F"/>
    <w:rsid w:val="00144757"/>
    <w:rsid w:val="00171F62"/>
    <w:rsid w:val="00172D21"/>
    <w:rsid w:val="001826A5"/>
    <w:rsid w:val="00185525"/>
    <w:rsid w:val="001879DB"/>
    <w:rsid w:val="001A39B6"/>
    <w:rsid w:val="001B01CC"/>
    <w:rsid w:val="001C41F7"/>
    <w:rsid w:val="001F2499"/>
    <w:rsid w:val="00210D4D"/>
    <w:rsid w:val="00222D02"/>
    <w:rsid w:val="0022511E"/>
    <w:rsid w:val="002504B3"/>
    <w:rsid w:val="0027253E"/>
    <w:rsid w:val="002876BD"/>
    <w:rsid w:val="002966FB"/>
    <w:rsid w:val="002A5DD3"/>
    <w:rsid w:val="002C3153"/>
    <w:rsid w:val="002F0844"/>
    <w:rsid w:val="002F77D5"/>
    <w:rsid w:val="003323B1"/>
    <w:rsid w:val="00334FA6"/>
    <w:rsid w:val="0033561A"/>
    <w:rsid w:val="00353130"/>
    <w:rsid w:val="00355B33"/>
    <w:rsid w:val="00373A51"/>
    <w:rsid w:val="00381C9B"/>
    <w:rsid w:val="003907F1"/>
    <w:rsid w:val="003C09B9"/>
    <w:rsid w:val="003C35DA"/>
    <w:rsid w:val="003C3D0C"/>
    <w:rsid w:val="003C5025"/>
    <w:rsid w:val="003D1A05"/>
    <w:rsid w:val="003F5756"/>
    <w:rsid w:val="00406BF7"/>
    <w:rsid w:val="004179F6"/>
    <w:rsid w:val="004337A5"/>
    <w:rsid w:val="0048036D"/>
    <w:rsid w:val="0048399C"/>
    <w:rsid w:val="00483A46"/>
    <w:rsid w:val="00483ACE"/>
    <w:rsid w:val="004864BB"/>
    <w:rsid w:val="004904EB"/>
    <w:rsid w:val="004A691C"/>
    <w:rsid w:val="004D610A"/>
    <w:rsid w:val="004E2202"/>
    <w:rsid w:val="004F02F9"/>
    <w:rsid w:val="004F1138"/>
    <w:rsid w:val="0056146F"/>
    <w:rsid w:val="00566CB1"/>
    <w:rsid w:val="005847BA"/>
    <w:rsid w:val="005B061E"/>
    <w:rsid w:val="005B0E63"/>
    <w:rsid w:val="005C1DAA"/>
    <w:rsid w:val="005C4D82"/>
    <w:rsid w:val="005E0498"/>
    <w:rsid w:val="005E06FA"/>
    <w:rsid w:val="005F5ED0"/>
    <w:rsid w:val="005F6F0E"/>
    <w:rsid w:val="00600DBA"/>
    <w:rsid w:val="006042EF"/>
    <w:rsid w:val="00617E00"/>
    <w:rsid w:val="00633ABA"/>
    <w:rsid w:val="00644B35"/>
    <w:rsid w:val="0065167A"/>
    <w:rsid w:val="00690D9F"/>
    <w:rsid w:val="00692E8B"/>
    <w:rsid w:val="006A5E5E"/>
    <w:rsid w:val="006B5B31"/>
    <w:rsid w:val="006C3070"/>
    <w:rsid w:val="006D08F7"/>
    <w:rsid w:val="006E42EC"/>
    <w:rsid w:val="007505DA"/>
    <w:rsid w:val="007731CB"/>
    <w:rsid w:val="00773921"/>
    <w:rsid w:val="0079245F"/>
    <w:rsid w:val="00795A15"/>
    <w:rsid w:val="007D6DCC"/>
    <w:rsid w:val="007F39CD"/>
    <w:rsid w:val="007F73F3"/>
    <w:rsid w:val="0080090F"/>
    <w:rsid w:val="008059CF"/>
    <w:rsid w:val="0080652D"/>
    <w:rsid w:val="0081630D"/>
    <w:rsid w:val="00853D81"/>
    <w:rsid w:val="00874F46"/>
    <w:rsid w:val="00885D54"/>
    <w:rsid w:val="0088693E"/>
    <w:rsid w:val="00893960"/>
    <w:rsid w:val="008A188E"/>
    <w:rsid w:val="008C5E6D"/>
    <w:rsid w:val="008D18A0"/>
    <w:rsid w:val="008F1E67"/>
    <w:rsid w:val="00924EC5"/>
    <w:rsid w:val="00930EAB"/>
    <w:rsid w:val="009313D4"/>
    <w:rsid w:val="0093224E"/>
    <w:rsid w:val="009533C0"/>
    <w:rsid w:val="00963D21"/>
    <w:rsid w:val="0096720B"/>
    <w:rsid w:val="009A79F9"/>
    <w:rsid w:val="009B23AA"/>
    <w:rsid w:val="009C6967"/>
    <w:rsid w:val="009D251D"/>
    <w:rsid w:val="00A0549D"/>
    <w:rsid w:val="00A109A0"/>
    <w:rsid w:val="00A32833"/>
    <w:rsid w:val="00A35F8A"/>
    <w:rsid w:val="00A41F6E"/>
    <w:rsid w:val="00A75108"/>
    <w:rsid w:val="00A83571"/>
    <w:rsid w:val="00A83923"/>
    <w:rsid w:val="00A944B9"/>
    <w:rsid w:val="00AC0F4D"/>
    <w:rsid w:val="00AD5807"/>
    <w:rsid w:val="00AF4EE4"/>
    <w:rsid w:val="00B178E1"/>
    <w:rsid w:val="00B17DB2"/>
    <w:rsid w:val="00B35578"/>
    <w:rsid w:val="00B35650"/>
    <w:rsid w:val="00B41612"/>
    <w:rsid w:val="00B46D63"/>
    <w:rsid w:val="00B51B97"/>
    <w:rsid w:val="00B542C2"/>
    <w:rsid w:val="00B62E2C"/>
    <w:rsid w:val="00B67C11"/>
    <w:rsid w:val="00B67FDA"/>
    <w:rsid w:val="00B85ABA"/>
    <w:rsid w:val="00B902D9"/>
    <w:rsid w:val="00BA2D68"/>
    <w:rsid w:val="00BB790C"/>
    <w:rsid w:val="00BD5AC4"/>
    <w:rsid w:val="00BE2FF5"/>
    <w:rsid w:val="00BE5917"/>
    <w:rsid w:val="00BE61D9"/>
    <w:rsid w:val="00BF3330"/>
    <w:rsid w:val="00BF3637"/>
    <w:rsid w:val="00BF475F"/>
    <w:rsid w:val="00BF7182"/>
    <w:rsid w:val="00C450E3"/>
    <w:rsid w:val="00C47CBB"/>
    <w:rsid w:val="00C52F05"/>
    <w:rsid w:val="00C73674"/>
    <w:rsid w:val="00C75C6F"/>
    <w:rsid w:val="00C821EE"/>
    <w:rsid w:val="00C93C8F"/>
    <w:rsid w:val="00CA7CE2"/>
    <w:rsid w:val="00CD333D"/>
    <w:rsid w:val="00CD7FA5"/>
    <w:rsid w:val="00CE05B0"/>
    <w:rsid w:val="00CF0D65"/>
    <w:rsid w:val="00CF2A39"/>
    <w:rsid w:val="00D0249C"/>
    <w:rsid w:val="00D15451"/>
    <w:rsid w:val="00D17ED6"/>
    <w:rsid w:val="00D23CD0"/>
    <w:rsid w:val="00D4463A"/>
    <w:rsid w:val="00D44D61"/>
    <w:rsid w:val="00D5090E"/>
    <w:rsid w:val="00D56A81"/>
    <w:rsid w:val="00D76AFF"/>
    <w:rsid w:val="00DA6554"/>
    <w:rsid w:val="00DB5114"/>
    <w:rsid w:val="00DC151E"/>
    <w:rsid w:val="00DC580F"/>
    <w:rsid w:val="00DC6858"/>
    <w:rsid w:val="00DC6CED"/>
    <w:rsid w:val="00DD04F8"/>
    <w:rsid w:val="00DD3D0A"/>
    <w:rsid w:val="00DE233A"/>
    <w:rsid w:val="00DE4460"/>
    <w:rsid w:val="00DE7706"/>
    <w:rsid w:val="00E0472B"/>
    <w:rsid w:val="00E309DC"/>
    <w:rsid w:val="00E43890"/>
    <w:rsid w:val="00E5174D"/>
    <w:rsid w:val="00E579A9"/>
    <w:rsid w:val="00E76A4D"/>
    <w:rsid w:val="00E91E80"/>
    <w:rsid w:val="00E939BA"/>
    <w:rsid w:val="00EC5D25"/>
    <w:rsid w:val="00EC7F0B"/>
    <w:rsid w:val="00ED1FA0"/>
    <w:rsid w:val="00EF3815"/>
    <w:rsid w:val="00EF6C0A"/>
    <w:rsid w:val="00F12BB8"/>
    <w:rsid w:val="00F17EF8"/>
    <w:rsid w:val="00F202F0"/>
    <w:rsid w:val="00F50E4A"/>
    <w:rsid w:val="00F544E6"/>
    <w:rsid w:val="00F76634"/>
    <w:rsid w:val="00F879E5"/>
    <w:rsid w:val="00F928A7"/>
    <w:rsid w:val="00F96733"/>
    <w:rsid w:val="00FB0D77"/>
    <w:rsid w:val="00FD1074"/>
    <w:rsid w:val="00FF51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hyperlink" Target="mailto:fonti.kar@gmail.com" TargetMode="External"/><Relationship Id="rId9" Type="http://schemas.openxmlformats.org/officeDocument/2006/relationships/hyperlink" Target="https://github.com/daniel1noble/meta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5</TotalTime>
  <Pages>7</Pages>
  <Words>8727</Words>
  <Characters>49748</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145</cp:revision>
  <dcterms:created xsi:type="dcterms:W3CDTF">2017-04-26T01:46:00Z</dcterms:created>
  <dcterms:modified xsi:type="dcterms:W3CDTF">2020-09-0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EVLm6rNL"/&gt;&lt;style id="http://www.zotero.org/styles/apa" locale="en-GB" hasBibliography="1" bibliographyStyleHasBeenSet="1"/&gt;&lt;prefs&gt;&lt;pref name="fieldType" value="Field"/&gt;&lt;/prefs&gt;&lt;/data&gt;</vt:lpwstr>
  </property>
</Properties>
</file>